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6C0E53">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6C0E53">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6C0E53">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6C0E53">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6C0E53">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6C0E53">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6C0E53">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6C0E53">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6C0E53">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6C0E53">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6C0E53">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6C0E53">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6C0E53">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6C0E53">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6C0E53">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6C0E53">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6C0E53">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6C0E53">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6C0E53">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6C0E53">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6C0E53">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6C0E53">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6C0E53">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6C0E53">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6C0E53">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6C0E53">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6C0E53">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6C0E53">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6C0E53">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6C0E53">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6C0E53">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6C0E53">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6C0E53">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6C0E53">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6C0E53">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6C0E53">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686F8347" w14:textId="69A619D0" w:rsidR="00225C60" w:rsidRPr="00EB5046" w:rsidRDefault="00225C60" w:rsidP="00225C60">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p>
    <w:p w14:paraId="190C311C" w14:textId="0C99576F" w:rsidR="00225C60" w:rsidRDefault="00225C60" w:rsidP="00225C60">
      <w:pPr>
        <w:spacing w:after="0"/>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w:t>
      </w:r>
      <w:proofErr w:type="gramStart"/>
      <w:r w:rsidRPr="00EB5046">
        <w:rPr>
          <w:i/>
          <w:iCs/>
        </w:rPr>
        <w:t>In particular, previous</w:t>
      </w:r>
      <w:proofErr w:type="gramEnd"/>
      <w:r w:rsidRPr="00EB5046">
        <w:rPr>
          <w:i/>
          <w:iCs/>
        </w:rPr>
        <w:t xml:space="preserve"> methods suffer from Object disappearance, Object dislocation, and flickering Artifacts.  To Mitigate these issues, this work proposes to </w:t>
      </w:r>
      <w:proofErr w:type="spellStart"/>
      <w:r w:rsidRPr="00EB5046">
        <w:rPr>
          <w:i/>
          <w:iCs/>
        </w:rPr>
        <w:t>adds</w:t>
      </w:r>
      <w:proofErr w:type="spellEnd"/>
      <w:r w:rsidRPr="00EB5046">
        <w:rPr>
          <w:i/>
          <w:iCs/>
        </w:rPr>
        <w:t xml:space="preserve"> feature preserving loss and temporal aware discriminator to the Cycle GAN and ReCycle GAN to generate more temporal consistent videos. </w:t>
      </w:r>
      <w:r w:rsidRPr="003B0F7E">
        <w:rPr>
          <w:i/>
          <w:iCs/>
        </w:rPr>
        <w:t xml:space="preserve">Extensive qualitative and quantitative assessments demonstrate the notable success of the proposed system against existing methods. </w:t>
      </w:r>
      <w:r>
        <w:rPr>
          <w:rFonts w:ascii="Nyala" w:hAnsi="Nyala" w:cs="Nyala"/>
          <w:i/>
          <w:iCs/>
        </w:rPr>
        <w:t xml:space="preserve">Average human evaluation study </w:t>
      </w:r>
      <w:r w:rsidRPr="003B0F7E">
        <w:rPr>
          <w:i/>
          <w:iCs/>
        </w:rPr>
        <w:t>ha</w:t>
      </w:r>
      <w:r>
        <w:rPr>
          <w:i/>
          <w:iCs/>
        </w:rPr>
        <w:t>s</w:t>
      </w:r>
      <w:r w:rsidRPr="003B0F7E">
        <w:rPr>
          <w:i/>
          <w:iCs/>
        </w:rPr>
        <w:t xml:space="preserve"> show</w:t>
      </w:r>
      <w:r>
        <w:rPr>
          <w:i/>
          <w:iCs/>
        </w:rPr>
        <w:t>n</w:t>
      </w:r>
      <w:r w:rsidRPr="003B0F7E">
        <w:rPr>
          <w:i/>
          <w:iCs/>
        </w:rPr>
        <w:t xml:space="preserve"> that this research </w:t>
      </w:r>
      <w:r>
        <w:rPr>
          <w:i/>
          <w:iCs/>
        </w:rPr>
        <w:t xml:space="preserve">excels at 60% compared to </w:t>
      </w:r>
      <w:proofErr w:type="spellStart"/>
      <w:r>
        <w:rPr>
          <w:i/>
          <w:iCs/>
        </w:rPr>
        <w:t>CycelGAN</w:t>
      </w:r>
      <w:proofErr w:type="spellEnd"/>
      <w:r>
        <w:rPr>
          <w:i/>
          <w:iCs/>
        </w:rPr>
        <w:t xml:space="preserve"> and 35% on ReCycle GAN</w:t>
      </w:r>
      <w:r w:rsidRPr="003B0F7E">
        <w:rPr>
          <w:i/>
          <w:iCs/>
        </w:rPr>
        <w:t>. This paper concludes that Adding feature preserving constraints and temporal aware discriminator does improve temporal coherency of output video.</w:t>
      </w:r>
    </w:p>
    <w:p w14:paraId="5B7E052C" w14:textId="77777777" w:rsidR="00225C60" w:rsidRDefault="00225C60" w:rsidP="00E71C85">
      <w:pPr>
        <w:spacing w:before="0" w:after="0"/>
        <w:rPr>
          <w:b/>
          <w:bCs/>
          <w:i/>
          <w:iCs/>
        </w:rPr>
      </w:pPr>
    </w:p>
    <w:p w14:paraId="4285528F" w14:textId="42553FD1"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251E40AC" w:rsidR="00026014" w:rsidRPr="00AF250F" w:rsidRDefault="002677D6" w:rsidP="00026014">
      <w:r w:rsidRPr="00AF250F">
        <w:rPr>
          <w:noProof/>
        </w:rPr>
        <w:lastRenderedPageBreak/>
        <w:drawing>
          <wp:anchor distT="0" distB="0" distL="114300" distR="114300" simplePos="0" relativeHeight="251728896" behindDoc="0" locked="0" layoutInCell="1" allowOverlap="1" wp14:anchorId="39B0108E" wp14:editId="39C097EA">
            <wp:simplePos x="0" y="0"/>
            <wp:positionH relativeFrom="column">
              <wp:posOffset>1310508</wp:posOffset>
            </wp:positionH>
            <wp:positionV relativeFrom="page">
              <wp:posOffset>17097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F154DF" w:rsidRPr="00AF250F">
        <w:rPr>
          <w:noProof/>
        </w:rPr>
        <mc:AlternateContent>
          <mc:Choice Requires="wps">
            <w:drawing>
              <wp:anchor distT="0" distB="0" distL="114300" distR="114300" simplePos="0" relativeHeight="251805696" behindDoc="0" locked="0" layoutInCell="1" allowOverlap="1" wp14:anchorId="0E8F33FF" wp14:editId="5566F692">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4"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6"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6"/>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7" w:name="_Toc52418878"/>
      <w:bookmarkEnd w:id="12"/>
      <w:r w:rsidRPr="00AF250F">
        <w:lastRenderedPageBreak/>
        <w:t>Motivation</w:t>
      </w:r>
      <w:bookmarkEnd w:id="17"/>
    </w:p>
    <w:p w14:paraId="1629D96B" w14:textId="4C134938"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8" w:name="_Toc52418879"/>
      <w:r w:rsidRPr="00AF250F">
        <w:t>Statement of the Problem</w:t>
      </w:r>
      <w:bookmarkEnd w:id="18"/>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6040124"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19"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19"/>
    </w:p>
    <w:p w14:paraId="70687FD8" w14:textId="764CE72C" w:rsidR="001C1FA8" w:rsidRPr="00AF250F" w:rsidRDefault="001C1FA8" w:rsidP="00836C21">
      <w:pPr>
        <w:pStyle w:val="Heading3"/>
      </w:pPr>
      <w:bookmarkStart w:id="20" w:name="_Toc46601390"/>
      <w:bookmarkStart w:id="21" w:name="_Toc46601527"/>
      <w:bookmarkStart w:id="22" w:name="_Toc46746787"/>
      <w:bookmarkStart w:id="23" w:name="_Toc47207568"/>
      <w:bookmarkStart w:id="24" w:name="_Toc47231476"/>
      <w:bookmarkStart w:id="25" w:name="_Toc48646268"/>
      <w:bookmarkStart w:id="26" w:name="_Toc48646362"/>
      <w:bookmarkStart w:id="27" w:name="_Toc46601391"/>
      <w:bookmarkStart w:id="28" w:name="_Toc46601528"/>
      <w:bookmarkStart w:id="29" w:name="_Toc46746788"/>
      <w:bookmarkStart w:id="30" w:name="_Toc47207569"/>
      <w:bookmarkStart w:id="31" w:name="_Toc47231477"/>
      <w:bookmarkStart w:id="32" w:name="_Toc48646269"/>
      <w:bookmarkStart w:id="33" w:name="_Toc48646363"/>
      <w:bookmarkStart w:id="34" w:name="_Toc46601392"/>
      <w:bookmarkStart w:id="35" w:name="_Toc46601529"/>
      <w:bookmarkStart w:id="36" w:name="_Toc46746789"/>
      <w:bookmarkStart w:id="37" w:name="_Toc47207570"/>
      <w:bookmarkStart w:id="38" w:name="_Toc47231478"/>
      <w:bookmarkStart w:id="39" w:name="_Toc48646270"/>
      <w:bookmarkStart w:id="40" w:name="_Toc48646364"/>
      <w:bookmarkStart w:id="41" w:name="_Toc52418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AF250F">
        <w:t>General Objective</w:t>
      </w:r>
      <w:bookmarkEnd w:id="41"/>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2" w:name="_Toc52418882"/>
      <w:r w:rsidRPr="00AF250F">
        <w:t>Specific Objective</w:t>
      </w:r>
      <w:r w:rsidR="005F3E98">
        <w:t>s</w:t>
      </w:r>
      <w:bookmarkEnd w:id="42"/>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66466C59" w:rsidR="001C1FA8" w:rsidRDefault="004E39E6" w:rsidP="00B30BA1">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1C1FA8" w:rsidRPr="00AF250F">
        <w:t xml:space="preserve">temporal </w:t>
      </w:r>
      <w:r w:rsidR="002E0C69">
        <w:t xml:space="preserve">aware </w:t>
      </w:r>
      <w:r w:rsidR="001C1FA8" w:rsidRPr="00AF250F">
        <w:t>information.</w:t>
      </w:r>
    </w:p>
    <w:p w14:paraId="36B771F1" w14:textId="0F48330D" w:rsidR="007D1B58" w:rsidRDefault="007D1B58" w:rsidP="00B30BA1">
      <w:pPr>
        <w:pStyle w:val="ListParagraph"/>
        <w:numPr>
          <w:ilvl w:val="0"/>
          <w:numId w:val="1"/>
        </w:numPr>
      </w:pPr>
      <w:r w:rsidRPr="007D1B58">
        <w:t xml:space="preserve">Changing the discriminator network to supply it with </w:t>
      </w:r>
      <w:r w:rsidRPr="00AF250F">
        <w:t xml:space="preserve">temporal </w:t>
      </w:r>
      <w:r>
        <w:t>knowl</w:t>
      </w:r>
      <w:r w:rsidR="00742CBE">
        <w:t>ed</w:t>
      </w:r>
      <w:r>
        <w:t>ge</w:t>
      </w:r>
      <w:r w:rsidRPr="007D1B58">
        <w:t>.</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3" w:name="_Toc21334375"/>
      <w:bookmarkStart w:id="44" w:name="_Toc52418883"/>
      <w:r w:rsidRPr="00AF250F">
        <w:lastRenderedPageBreak/>
        <w:t>Research Methodology</w:t>
      </w:r>
      <w:bookmarkEnd w:id="43"/>
      <w:bookmarkEnd w:id="44"/>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5" w:name="_Toc46601396"/>
      <w:bookmarkStart w:id="46" w:name="_Toc46601533"/>
      <w:bookmarkStart w:id="47" w:name="_Toc46746793"/>
      <w:bookmarkStart w:id="48" w:name="_Toc47207574"/>
      <w:bookmarkStart w:id="49" w:name="_Toc47231482"/>
      <w:bookmarkStart w:id="50" w:name="_Toc48646274"/>
      <w:bookmarkStart w:id="51" w:name="_Toc48646368"/>
      <w:bookmarkStart w:id="52" w:name="_Toc294054"/>
      <w:bookmarkStart w:id="53" w:name="_Toc21334376"/>
      <w:bookmarkStart w:id="54" w:name="_Toc52418884"/>
      <w:bookmarkEnd w:id="45"/>
      <w:bookmarkEnd w:id="46"/>
      <w:bookmarkEnd w:id="47"/>
      <w:bookmarkEnd w:id="48"/>
      <w:bookmarkEnd w:id="49"/>
      <w:bookmarkEnd w:id="50"/>
      <w:bookmarkEnd w:id="51"/>
      <w:r w:rsidRPr="00AF250F">
        <w:t>Data Collection</w:t>
      </w:r>
      <w:bookmarkEnd w:id="52"/>
      <w:bookmarkEnd w:id="53"/>
      <w:bookmarkEnd w:id="54"/>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5" w:name="_Toc294055"/>
      <w:bookmarkStart w:id="56" w:name="_Toc21334377"/>
      <w:bookmarkStart w:id="57" w:name="_Toc52418885"/>
      <w:r w:rsidRPr="00AF250F">
        <w:t>Literature Review</w:t>
      </w:r>
      <w:bookmarkEnd w:id="55"/>
      <w:bookmarkEnd w:id="56"/>
      <w:bookmarkEnd w:id="57"/>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8" w:name="_Toc294056"/>
      <w:bookmarkStart w:id="59" w:name="_Toc21334378"/>
      <w:bookmarkStart w:id="60" w:name="_Toc52418886"/>
      <w:r w:rsidRPr="00AF250F">
        <w:t>Evaluation</w:t>
      </w:r>
      <w:bookmarkEnd w:id="58"/>
      <w:bookmarkEnd w:id="59"/>
      <w:bookmarkEnd w:id="60"/>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1" w:name="_Toc294057"/>
      <w:bookmarkStart w:id="62" w:name="_Toc21334379"/>
      <w:bookmarkStart w:id="63" w:name="_Toc52418887"/>
      <w:r w:rsidRPr="00AF250F">
        <w:t>Implementation Tools</w:t>
      </w:r>
      <w:bookmarkEnd w:id="61"/>
      <w:bookmarkEnd w:id="62"/>
      <w:bookmarkEnd w:id="63"/>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4" w:name="_Toc52418888"/>
      <w:r w:rsidRPr="00AF250F">
        <w:lastRenderedPageBreak/>
        <w:t xml:space="preserve">Scope </w:t>
      </w:r>
      <w:r w:rsidR="00864A5F" w:rsidRPr="00AF250F">
        <w:t>and Limitation</w:t>
      </w:r>
      <w:r w:rsidR="00B1763A">
        <w:t xml:space="preserve"> of the Study</w:t>
      </w:r>
      <w:bookmarkEnd w:id="64"/>
    </w:p>
    <w:p w14:paraId="25B0CE30" w14:textId="77777777" w:rsidR="00EC189F" w:rsidRDefault="00EC189F" w:rsidP="00EC189F">
      <w:pPr>
        <w:pStyle w:val="Heading3"/>
      </w:pPr>
      <w:bookmarkStart w:id="65" w:name="_Toc46601402"/>
      <w:bookmarkStart w:id="66" w:name="_Toc46601539"/>
      <w:bookmarkStart w:id="67" w:name="_Toc46746799"/>
      <w:bookmarkStart w:id="68" w:name="_Toc47207580"/>
      <w:bookmarkStart w:id="69" w:name="_Toc47231488"/>
      <w:bookmarkStart w:id="70" w:name="_Toc48646280"/>
      <w:bookmarkStart w:id="71" w:name="_Toc48646374"/>
      <w:bookmarkStart w:id="72" w:name="_Toc52418889"/>
      <w:bookmarkEnd w:id="65"/>
      <w:bookmarkEnd w:id="66"/>
      <w:bookmarkEnd w:id="67"/>
      <w:bookmarkEnd w:id="68"/>
      <w:bookmarkEnd w:id="69"/>
      <w:bookmarkEnd w:id="70"/>
      <w:bookmarkEnd w:id="71"/>
      <w:r w:rsidRPr="00AF250F">
        <w:t>Scope</w:t>
      </w:r>
      <w:r>
        <w:t xml:space="preserve"> of the Study</w:t>
      </w:r>
      <w:bookmarkEnd w:id="72"/>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3" w:name="_Toc294060"/>
      <w:bookmarkStart w:id="74" w:name="_Toc21334382"/>
      <w:bookmarkStart w:id="75" w:name="_Toc52418890"/>
      <w:r w:rsidRPr="00AF250F">
        <w:t>Limitations</w:t>
      </w:r>
      <w:bookmarkEnd w:id="73"/>
      <w:bookmarkEnd w:id="74"/>
      <w:r w:rsidR="00BB0581">
        <w:t xml:space="preserve"> of the Study</w:t>
      </w:r>
      <w:bookmarkEnd w:id="75"/>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6" w:name="_Toc52418891"/>
      <w:r w:rsidRPr="00AF250F">
        <w:t xml:space="preserve">Organization of the </w:t>
      </w:r>
      <w:r w:rsidR="003212CB">
        <w:t>T</w:t>
      </w:r>
      <w:r w:rsidRPr="00AF250F">
        <w:t>hesis</w:t>
      </w:r>
      <w:bookmarkEnd w:id="76"/>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7" w:name="_Toc52418892"/>
      <w:r w:rsidRPr="00AF250F">
        <w:t>Literature review</w:t>
      </w:r>
      <w:bookmarkStart w:id="78" w:name="_Toc44355908"/>
      <w:bookmarkStart w:id="79" w:name="_Toc44355967"/>
      <w:bookmarkStart w:id="80" w:name="_Toc44462721"/>
      <w:bookmarkStart w:id="81" w:name="_Toc44644513"/>
      <w:bookmarkStart w:id="82" w:name="_Toc44647366"/>
      <w:bookmarkStart w:id="83" w:name="_Toc46593320"/>
      <w:bookmarkStart w:id="84" w:name="_Toc46593393"/>
      <w:bookmarkStart w:id="85" w:name="_Toc46600113"/>
      <w:bookmarkStart w:id="86" w:name="_Toc46600189"/>
      <w:bookmarkStart w:id="87" w:name="_Toc46601408"/>
      <w:bookmarkStart w:id="88" w:name="_Toc46601545"/>
      <w:bookmarkStart w:id="89" w:name="_Toc46746805"/>
      <w:bookmarkStart w:id="90" w:name="_Toc47207586"/>
      <w:bookmarkStart w:id="91" w:name="_Toc47231494"/>
      <w:bookmarkStart w:id="92" w:name="_Toc48646286"/>
      <w:bookmarkStart w:id="93" w:name="_Toc48646380"/>
      <w:bookmarkStart w:id="94" w:name="_Toc46601409"/>
      <w:bookmarkStart w:id="95" w:name="_Toc46601546"/>
      <w:bookmarkStart w:id="96" w:name="_Toc46746806"/>
      <w:bookmarkStart w:id="97" w:name="_Toc47207587"/>
      <w:bookmarkStart w:id="98" w:name="_Toc47231495"/>
      <w:bookmarkStart w:id="99" w:name="_Toc48646287"/>
      <w:bookmarkStart w:id="100" w:name="_Toc48646381"/>
      <w:bookmarkStart w:id="101" w:name="_Toc50399149"/>
      <w:bookmarkStart w:id="102"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3D46E7">
        <w:t xml:space="preserve"> and Related work</w:t>
      </w:r>
      <w:bookmarkEnd w:id="77"/>
    </w:p>
    <w:p w14:paraId="52156567" w14:textId="2B02E421" w:rsidR="00487781" w:rsidRPr="00487781" w:rsidRDefault="00A73555" w:rsidP="00487781">
      <w:pPr>
        <w:pStyle w:val="Heading2"/>
      </w:pPr>
      <w:bookmarkStart w:id="103" w:name="_Toc52418893"/>
      <w:r w:rsidRPr="00AF250F">
        <w:t>Introduction</w:t>
      </w:r>
      <w:bookmarkEnd w:id="103"/>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4"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5" w:name="_Inside_GAN"/>
      <w:bookmarkStart w:id="106" w:name="_Toc52418894"/>
      <w:bookmarkEnd w:id="105"/>
      <w:r w:rsidRPr="00AF250F">
        <w:t>Inside GAN</w:t>
      </w:r>
      <w:bookmarkEnd w:id="106"/>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6C0E53"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7"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7"/>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08" w:name="_Toc46601412"/>
      <w:bookmarkStart w:id="109" w:name="_Toc46601549"/>
      <w:bookmarkStart w:id="110" w:name="_Toc46746809"/>
      <w:bookmarkStart w:id="111" w:name="_Toc47207590"/>
      <w:bookmarkStart w:id="112" w:name="_Toc47231498"/>
      <w:bookmarkStart w:id="113" w:name="_Toc48646290"/>
      <w:bookmarkStart w:id="114" w:name="_Toc48646384"/>
      <w:bookmarkEnd w:id="108"/>
      <w:bookmarkEnd w:id="109"/>
      <w:bookmarkEnd w:id="110"/>
      <w:bookmarkEnd w:id="111"/>
      <w:bookmarkEnd w:id="112"/>
      <w:bookmarkEnd w:id="113"/>
      <w:bookmarkEnd w:id="114"/>
    </w:p>
    <w:p w14:paraId="09F3A6AB" w14:textId="77777777" w:rsidR="00E90D56" w:rsidRPr="00AF250F" w:rsidRDefault="00E90D56" w:rsidP="00B30BA1">
      <w:pPr>
        <w:pStyle w:val="ListParagraph"/>
        <w:numPr>
          <w:ilvl w:val="1"/>
          <w:numId w:val="3"/>
        </w:numPr>
        <w:rPr>
          <w:rStyle w:val="Heading3Char"/>
          <w:b w:val="0"/>
          <w:vanish/>
        </w:rPr>
      </w:pPr>
      <w:bookmarkStart w:id="115" w:name="_Toc46601413"/>
      <w:bookmarkStart w:id="116" w:name="_Toc46601550"/>
      <w:bookmarkStart w:id="117" w:name="_Toc46746810"/>
      <w:bookmarkStart w:id="118" w:name="_Toc47207591"/>
      <w:bookmarkStart w:id="119" w:name="_Toc47231499"/>
      <w:bookmarkStart w:id="120" w:name="_Toc48646291"/>
      <w:bookmarkStart w:id="121" w:name="_Toc48646385"/>
      <w:bookmarkEnd w:id="115"/>
      <w:bookmarkEnd w:id="116"/>
      <w:bookmarkEnd w:id="117"/>
      <w:bookmarkEnd w:id="118"/>
      <w:bookmarkEnd w:id="119"/>
      <w:bookmarkEnd w:id="120"/>
      <w:bookmarkEnd w:id="121"/>
    </w:p>
    <w:p w14:paraId="518E8D06" w14:textId="6C61C586" w:rsidR="00DB5652" w:rsidRPr="00AF250F" w:rsidRDefault="00021417" w:rsidP="00836C21">
      <w:pPr>
        <w:pStyle w:val="Heading3"/>
        <w:rPr>
          <w:shd w:val="clear" w:color="auto" w:fill="FFFFFF"/>
        </w:rPr>
      </w:pPr>
      <w:bookmarkStart w:id="122"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2"/>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3"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3"/>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6C0E53"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6C0E53"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4" w:name="_Toc52418896"/>
      <w:r w:rsidRPr="00AF250F">
        <w:rPr>
          <w:shd w:val="clear" w:color="auto" w:fill="FFFFFF"/>
        </w:rPr>
        <w:t>Conditional GAN</w:t>
      </w:r>
      <w:bookmarkEnd w:id="124"/>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5"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6" w:name="_Toc52418897"/>
      <w:r w:rsidRPr="00AF250F">
        <w:rPr>
          <w:rStyle w:val="muitypography-root"/>
        </w:rPr>
        <w:t>Variational Autoencoders</w:t>
      </w:r>
      <w:bookmarkEnd w:id="126"/>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w:t>
      </w:r>
      <w:proofErr w:type="gramStart"/>
      <w:r w:rsidRPr="00AF250F">
        <w:rPr>
          <w:rStyle w:val="muitypography-root"/>
          <w:color w:val="252525"/>
          <w:shd w:val="clear" w:color="auto" w:fill="FFFFFF"/>
        </w:rPr>
        <w:t>Similar to</w:t>
      </w:r>
      <w:proofErr w:type="gramEnd"/>
      <w:r w:rsidRPr="00AF250F">
        <w:rPr>
          <w:rStyle w:val="muitypography-root"/>
          <w:color w:val="252525"/>
          <w:shd w:val="clear" w:color="auto" w:fill="FFFFFF"/>
        </w:rPr>
        <w:t xml:space="preserve">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27" w:name="_Toc52418898"/>
      <w:r w:rsidRPr="00AF250F">
        <w:t>Image-to-Image Translation</w:t>
      </w:r>
      <w:bookmarkEnd w:id="127"/>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28"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28"/>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29"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29"/>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0" w:name="_Hlk34646532"/>
          <w:p w14:paraId="3A342949" w14:textId="442068B9" w:rsidR="0090435F" w:rsidRPr="00AF250F" w:rsidRDefault="006C0E53"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6C0E53"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6C0E5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6C0E5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0"/>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1"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2" w:name="_Toc52418899"/>
      <w:r>
        <w:rPr>
          <w:rStyle w:val="Heading2Char"/>
          <w:b/>
        </w:rPr>
        <w:t>Video-to-video</w:t>
      </w:r>
      <w:r w:rsidR="009C166F" w:rsidRPr="00AF250F">
        <w:rPr>
          <w:rStyle w:val="Heading2Char"/>
          <w:b/>
        </w:rPr>
        <w:t xml:space="preserve"> translation</w:t>
      </w:r>
      <w:bookmarkEnd w:id="132"/>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3" w:name="_Problems_in_Translation"/>
      <w:bookmarkStart w:id="134" w:name="_Toc52418900"/>
      <w:bookmarkEnd w:id="133"/>
      <w:r w:rsidRPr="00AF250F">
        <w:t>Problems in Translation Networks</w:t>
      </w:r>
      <w:bookmarkEnd w:id="134"/>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5" w:name="_Toc46601418"/>
      <w:bookmarkStart w:id="136" w:name="_Toc46601555"/>
      <w:bookmarkStart w:id="137" w:name="_Toc46746815"/>
      <w:bookmarkStart w:id="138" w:name="_Toc47207596"/>
      <w:bookmarkStart w:id="139" w:name="_Toc47231504"/>
      <w:bookmarkStart w:id="140" w:name="_Toc48646296"/>
      <w:bookmarkStart w:id="141" w:name="_Toc48646390"/>
      <w:bookmarkStart w:id="142" w:name="_Toc46601419"/>
      <w:bookmarkStart w:id="143" w:name="_Toc46601556"/>
      <w:bookmarkStart w:id="144" w:name="_Toc46746816"/>
      <w:bookmarkStart w:id="145" w:name="_Toc47207597"/>
      <w:bookmarkStart w:id="146" w:name="_Toc47231505"/>
      <w:bookmarkStart w:id="147" w:name="_Toc48646297"/>
      <w:bookmarkStart w:id="148" w:name="_Toc486463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1E66BC9" w14:textId="3A455522" w:rsidR="00022A8C" w:rsidRPr="00AF250F" w:rsidRDefault="00022A8C" w:rsidP="00F245F3">
      <w:pPr>
        <w:pStyle w:val="Heading2"/>
      </w:pPr>
      <w:bookmarkStart w:id="149" w:name="_Temporal_information"/>
      <w:bookmarkStart w:id="150" w:name="_Toc52418901"/>
      <w:bookmarkEnd w:id="149"/>
      <w:r w:rsidRPr="00AF250F">
        <w:t xml:space="preserve">Temporal </w:t>
      </w:r>
      <w:r w:rsidR="00AD65AC">
        <w:t>I</w:t>
      </w:r>
      <w:r w:rsidRPr="00AF250F">
        <w:t>nformation</w:t>
      </w:r>
      <w:bookmarkEnd w:id="150"/>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1"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2" w:name="_Optical_flow"/>
      <w:bookmarkStart w:id="153" w:name="_Toc52418902"/>
      <w:bookmarkEnd w:id="152"/>
      <w:r w:rsidRPr="00AF250F">
        <w:rPr>
          <w:shd w:val="clear" w:color="auto" w:fill="FFFFFF"/>
        </w:rPr>
        <w:t>Optical flow</w:t>
      </w:r>
      <w:bookmarkEnd w:id="153"/>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4" w:name="_Toc52418903"/>
      <w:r w:rsidRPr="00AF250F">
        <w:lastRenderedPageBreak/>
        <w:t xml:space="preserve">Pose </w:t>
      </w:r>
      <w:r w:rsidR="00B3116F">
        <w:t>E</w:t>
      </w:r>
      <w:r w:rsidRPr="00AF250F">
        <w:t>stimation</w:t>
      </w:r>
      <w:bookmarkEnd w:id="154"/>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55" w:name="_Toc47219620"/>
                            <w:bookmarkStart w:id="156"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57" w:name="_Toc52418904"/>
      <w:r w:rsidRPr="00AF250F">
        <w:t>3D convolutional tensor</w:t>
      </w:r>
      <w:bookmarkEnd w:id="157"/>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58" w:name="_Toc52418905"/>
      <w:r w:rsidRPr="00AF250F">
        <w:t xml:space="preserve">Recurrent </w:t>
      </w:r>
      <w:r w:rsidR="005D7067" w:rsidRPr="00AF250F">
        <w:t>temporal</w:t>
      </w:r>
      <w:bookmarkEnd w:id="158"/>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59" w:name="_Toc52418906"/>
      <w:r>
        <w:t xml:space="preserve">Related </w:t>
      </w:r>
      <w:r w:rsidRPr="00AF250F">
        <w:t>Works</w:t>
      </w:r>
      <w:bookmarkEnd w:id="159"/>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0" w:name="_Hlk34721957"/>
      <w:r w:rsidRPr="00AF250F">
        <w:t>spatio</w:t>
      </w:r>
      <w:bookmarkEnd w:id="160"/>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1" w:name="_Toc52418907"/>
      <w:r w:rsidRPr="00AF250F">
        <w:lastRenderedPageBreak/>
        <w:t>Re</w:t>
      </w:r>
      <w:r w:rsidR="003047D1">
        <w:t>lated</w:t>
      </w:r>
      <w:r w:rsidRPr="00AF250F">
        <w:t xml:space="preserve"> </w:t>
      </w:r>
      <w:r w:rsidR="004B296F" w:rsidRPr="00AF250F">
        <w:t>work</w:t>
      </w:r>
      <w:r w:rsidRPr="00AF250F">
        <w:t xml:space="preserve"> summary</w:t>
      </w:r>
      <w:bookmarkEnd w:id="161"/>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2"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2"/>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63" w:name="_Toc44355920"/>
      <w:bookmarkStart w:id="164" w:name="_Toc44355979"/>
      <w:bookmarkStart w:id="165" w:name="_Toc44462733"/>
      <w:bookmarkStart w:id="166" w:name="_Toc44644525"/>
      <w:bookmarkStart w:id="167" w:name="_Toc44647378"/>
      <w:bookmarkStart w:id="168" w:name="_Toc46593332"/>
      <w:bookmarkStart w:id="169" w:name="_Toc46593405"/>
      <w:bookmarkStart w:id="170" w:name="_Toc46600125"/>
      <w:bookmarkStart w:id="171" w:name="_Toc46600201"/>
      <w:bookmarkStart w:id="172" w:name="_Toc46601425"/>
      <w:bookmarkStart w:id="173" w:name="_Toc46601562"/>
      <w:bookmarkStart w:id="174" w:name="_Toc46746822"/>
      <w:bookmarkStart w:id="175" w:name="_Toc47207603"/>
      <w:bookmarkStart w:id="176" w:name="_Toc47231511"/>
      <w:bookmarkStart w:id="177" w:name="_Toc5241890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AF250F">
        <w:rPr>
          <w:rFonts w:eastAsiaTheme="minorEastAsia"/>
        </w:rPr>
        <w:t>Materials and Methods</w:t>
      </w:r>
      <w:bookmarkEnd w:id="177"/>
      <w:r w:rsidRPr="00AF250F">
        <w:rPr>
          <w:rFonts w:eastAsiaTheme="minorEastAsia"/>
        </w:rPr>
        <w:t xml:space="preserve"> </w:t>
      </w:r>
      <w:bookmarkStart w:id="178" w:name="_Toc48646303"/>
      <w:bookmarkStart w:id="179" w:name="_Toc48646397"/>
      <w:bookmarkStart w:id="180" w:name="_Toc46601426"/>
      <w:bookmarkStart w:id="181" w:name="_Toc46601563"/>
      <w:bookmarkStart w:id="182" w:name="_Toc46746823"/>
      <w:bookmarkStart w:id="183" w:name="_Toc47207604"/>
      <w:bookmarkStart w:id="184" w:name="_Toc47231512"/>
      <w:bookmarkStart w:id="185" w:name="_Toc48646304"/>
      <w:bookmarkStart w:id="186" w:name="_Toc48646398"/>
      <w:bookmarkStart w:id="187" w:name="_Toc50399166"/>
      <w:bookmarkStart w:id="188" w:name="_Toc50399244"/>
      <w:bookmarkEnd w:id="178"/>
      <w:bookmarkEnd w:id="179"/>
      <w:bookmarkEnd w:id="180"/>
      <w:bookmarkEnd w:id="181"/>
      <w:bookmarkEnd w:id="182"/>
      <w:bookmarkEnd w:id="183"/>
      <w:bookmarkEnd w:id="184"/>
      <w:bookmarkEnd w:id="185"/>
      <w:bookmarkEnd w:id="186"/>
      <w:bookmarkEnd w:id="187"/>
      <w:bookmarkEnd w:id="188"/>
    </w:p>
    <w:p w14:paraId="55B26499" w14:textId="10932117" w:rsidR="003771C9" w:rsidRPr="00AF250F" w:rsidRDefault="003771C9" w:rsidP="00F245F3">
      <w:pPr>
        <w:pStyle w:val="Heading2"/>
      </w:pPr>
      <w:bookmarkStart w:id="189" w:name="_Toc52418909"/>
      <w:r w:rsidRPr="00AF250F">
        <w:t>Overview</w:t>
      </w:r>
      <w:bookmarkEnd w:id="189"/>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0" w:name="_Toc52418910"/>
      <w:r w:rsidRPr="00AF250F">
        <w:t>Dataset</w:t>
      </w:r>
      <w:bookmarkEnd w:id="190"/>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1"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1"/>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2"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2"/>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193" w:name="_Toc52418911"/>
      <w:r w:rsidRPr="00AF250F">
        <w:t>Development tools</w:t>
      </w:r>
      <w:bookmarkEnd w:id="193"/>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194" w:name="_Toc52418912"/>
      <w:r w:rsidRPr="00AF250F">
        <w:t>Design tools</w:t>
      </w:r>
      <w:bookmarkEnd w:id="194"/>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195" w:name="_Toc52418913"/>
      <w:r w:rsidRPr="00AF250F">
        <w:lastRenderedPageBreak/>
        <w:t>Prototype development framework</w:t>
      </w:r>
      <w:bookmarkStart w:id="196" w:name="_Toc46601432"/>
      <w:bookmarkStart w:id="197" w:name="_Toc46601569"/>
      <w:bookmarkStart w:id="198" w:name="_Toc46746829"/>
      <w:bookmarkStart w:id="199" w:name="_Toc47207610"/>
      <w:bookmarkStart w:id="200" w:name="_Toc47231518"/>
      <w:bookmarkStart w:id="201" w:name="_Toc48646310"/>
      <w:bookmarkStart w:id="202" w:name="_Toc48646404"/>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6F3FBF28" w14:textId="3B966B45" w:rsidR="000423DE" w:rsidRPr="00AF250F" w:rsidRDefault="00F67D20" w:rsidP="00836C21">
      <w:pPr>
        <w:pStyle w:val="Heading3"/>
      </w:pPr>
      <w:bookmarkStart w:id="210" w:name="_Toc52418914"/>
      <w:r w:rsidRPr="00AF250F">
        <w:t>TensorFlow</w:t>
      </w:r>
      <w:bookmarkEnd w:id="210"/>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1" w:name="_Toc47219621"/>
      <w:bookmarkStart w:id="212"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1"/>
      <w:bookmarkEnd w:id="212"/>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13" w:name="_Toc21334408"/>
      <w:bookmarkStart w:id="214" w:name="_Toc52418915"/>
      <w:r w:rsidRPr="00AF250F">
        <w:lastRenderedPageBreak/>
        <w:t>OpenCV</w:t>
      </w:r>
      <w:bookmarkEnd w:id="213"/>
      <w:bookmarkEnd w:id="214"/>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15" w:name="_Toc52418916"/>
      <w:r w:rsidRPr="00AF250F">
        <w:t>MATLAB Deep Network Designer</w:t>
      </w:r>
      <w:bookmarkEnd w:id="215"/>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16" w:name="_Toc52418917"/>
      <w:r w:rsidRPr="00AF250F">
        <w:t>Baseline</w:t>
      </w:r>
      <w:r w:rsidR="005B6544">
        <w:t xml:space="preserve"> Works</w:t>
      </w:r>
      <w:bookmarkEnd w:id="216"/>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17" w:name="_Toc52418918"/>
      <w:r w:rsidRPr="00CA45EF">
        <w:lastRenderedPageBreak/>
        <w:t xml:space="preserve">Feature Extraction </w:t>
      </w:r>
      <w:bookmarkEnd w:id="217"/>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18"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18"/>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19" w:name="_Toc52418919"/>
      <w:r>
        <w:lastRenderedPageBreak/>
        <w:t>Temporal Discriminator Network</w:t>
      </w:r>
      <w:bookmarkEnd w:id="219"/>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0" w:name="_Toc52418920"/>
      <w:r w:rsidRPr="00AF250F">
        <w:lastRenderedPageBreak/>
        <w:t>Evaluation Methods</w:t>
      </w:r>
      <w:bookmarkEnd w:id="220"/>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1" w:name="_Toc52418921"/>
      <w:r w:rsidRPr="00AF250F">
        <w:t xml:space="preserve">Human </w:t>
      </w:r>
      <w:r w:rsidR="005B6544" w:rsidRPr="00AF250F">
        <w:t>Evaluation Study</w:t>
      </w:r>
      <w:bookmarkEnd w:id="221"/>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2" w:name="_Toc52418922"/>
      <w:r w:rsidRPr="00AF250F">
        <w:t xml:space="preserve">Inception </w:t>
      </w:r>
      <w:r w:rsidR="005B6544">
        <w:t>S</w:t>
      </w:r>
      <w:r w:rsidRPr="00AF250F">
        <w:t>core</w:t>
      </w:r>
      <w:bookmarkEnd w:id="222"/>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6C0E53"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23"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23"/>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24" w:name="_Toc52418923"/>
      <w:r w:rsidRPr="00AF250F">
        <w:t xml:space="preserve">Proposed </w:t>
      </w:r>
      <w:bookmarkStart w:id="225" w:name="_Toc44644538"/>
      <w:bookmarkStart w:id="226" w:name="_Toc44647391"/>
      <w:bookmarkStart w:id="227" w:name="_Toc46593347"/>
      <w:bookmarkStart w:id="228" w:name="_Toc46593420"/>
      <w:bookmarkStart w:id="229" w:name="_Toc46600140"/>
      <w:bookmarkStart w:id="230" w:name="_Toc46600216"/>
      <w:bookmarkStart w:id="231" w:name="_Toc46601445"/>
      <w:bookmarkStart w:id="232" w:name="_Toc46601582"/>
      <w:bookmarkStart w:id="233" w:name="_Toc46746842"/>
      <w:bookmarkStart w:id="234" w:name="_Toc47207623"/>
      <w:bookmarkStart w:id="235" w:name="_Toc47231531"/>
      <w:bookmarkStart w:id="236" w:name="_Toc48646323"/>
      <w:bookmarkStart w:id="237" w:name="_Toc48646417"/>
      <w:bookmarkStart w:id="238" w:name="_Toc50399180"/>
      <w:bookmarkStart w:id="239" w:name="_Toc5039925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00DA73A8" w:rsidRPr="00DA73A8">
        <w:t>loss function</w:t>
      </w:r>
      <w:r w:rsidR="00B63312" w:rsidRPr="00AF250F">
        <w:t>.</w:t>
      </w:r>
      <w:bookmarkEnd w:id="224"/>
    </w:p>
    <w:p w14:paraId="5F433B0C" w14:textId="2FBC4B22" w:rsidR="00B4642C" w:rsidRPr="00AF250F" w:rsidRDefault="00B4642C" w:rsidP="00F245F3">
      <w:pPr>
        <w:pStyle w:val="Heading2"/>
      </w:pPr>
      <w:bookmarkStart w:id="240" w:name="_Toc52418924"/>
      <w:r w:rsidRPr="00AF250F">
        <w:t>Overview</w:t>
      </w:r>
      <w:bookmarkEnd w:id="240"/>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1" w:name="_Proposed_work"/>
      <w:bookmarkStart w:id="242" w:name="_Hlk49688024"/>
      <w:bookmarkEnd w:id="241"/>
      <w:r w:rsidR="00D10E12" w:rsidRPr="00AF250F">
        <w:t>train our model.</w:t>
      </w:r>
    </w:p>
    <w:p w14:paraId="3D32C6F5" w14:textId="77777777" w:rsidR="00891203" w:rsidRPr="00AF250F" w:rsidRDefault="00891203" w:rsidP="00F245F3">
      <w:pPr>
        <w:pStyle w:val="Heading2"/>
      </w:pPr>
      <w:bookmarkStart w:id="243" w:name="_Toc52418925"/>
      <w:r w:rsidRPr="00AF250F">
        <w:t>Model Architecture.</w:t>
      </w:r>
      <w:bookmarkEnd w:id="243"/>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44"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44"/>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45" w:name="_Toc52418926"/>
      <w:r w:rsidRPr="00AF250F">
        <w:t xml:space="preserve">Model </w:t>
      </w:r>
      <w:r w:rsidR="005B6544" w:rsidRPr="00AF250F">
        <w:t>Learning Functions</w:t>
      </w:r>
      <w:bookmarkEnd w:id="245"/>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46" w:name="_Toc52418927"/>
      <w:r w:rsidRPr="00AF250F">
        <w:t>Proposed Network Learning Function.</w:t>
      </w:r>
      <w:bookmarkEnd w:id="246"/>
    </w:p>
    <w:p w14:paraId="423F76EC" w14:textId="6EB2C449"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6C0E53"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6C0E53"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47" w:name="_Toc52011759"/>
            <w:bookmarkStart w:id="248"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47"/>
            <w:bookmarkEnd w:id="248"/>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6C0E53"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49" w:name="_Toc52011760"/>
            <w:bookmarkStart w:id="250"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49"/>
            <w:bookmarkEnd w:id="250"/>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1" w:name="_Toc22216484"/>
          <w:p w14:paraId="6EFF924A" w14:textId="6946310A" w:rsidR="00FC7A4B" w:rsidRDefault="006C0E53"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2" w:name="_Toc52011761"/>
            <w:bookmarkStart w:id="253"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2"/>
            <w:bookmarkEnd w:id="253"/>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4"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54"/>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55" w:name="_Hlk51927717"/>
      <w:r w:rsidRPr="00AF250F">
        <w:t>To handle video data</w:t>
      </w:r>
      <w:bookmarkEnd w:id="255"/>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6C0E5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56" w:name="_Toc52011762"/>
            <w:bookmarkStart w:id="257"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56"/>
            <w:bookmarkEnd w:id="257"/>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6C0E53"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58" w:name="_Toc52011763"/>
            <w:bookmarkStart w:id="259"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58"/>
            <w:bookmarkEnd w:id="259"/>
          </w:p>
        </w:tc>
      </w:tr>
    </w:tbl>
    <w:p w14:paraId="78B3393A" w14:textId="0B260CF1" w:rsidR="00665099" w:rsidRPr="00AF250F" w:rsidRDefault="00E437A7" w:rsidP="00F245F3">
      <w:pPr>
        <w:pStyle w:val="Heading2"/>
      </w:pPr>
      <w:bookmarkStart w:id="260" w:name="_Toc52418928"/>
      <w:r w:rsidRPr="00AF250F">
        <w:t>Temporal</w:t>
      </w:r>
      <w:r w:rsidR="006D528E" w:rsidRPr="00AF250F">
        <w:t xml:space="preserve"> aware</w:t>
      </w:r>
      <w:r w:rsidRPr="00AF250F">
        <w:t xml:space="preserve"> Discriminator</w:t>
      </w:r>
      <w:bookmarkEnd w:id="260"/>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2"/>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6C0E53"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1"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1"/>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2"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2"/>
    </w:p>
    <w:p w14:paraId="4E8524F1" w14:textId="478ADB8D" w:rsidR="00C51132" w:rsidRPr="00AF250F" w:rsidRDefault="00140653" w:rsidP="00F245F3">
      <w:pPr>
        <w:pStyle w:val="Heading2"/>
      </w:pPr>
      <w:bookmarkStart w:id="263" w:name="_Toc52418929"/>
      <w:r w:rsidRPr="00AF250F">
        <w:t xml:space="preserve">Training </w:t>
      </w:r>
      <w:r w:rsidR="00C76F74" w:rsidRPr="00AF250F">
        <w:t>P</w:t>
      </w:r>
      <w:r w:rsidRPr="00AF250F">
        <w:t>seudocode</w:t>
      </w:r>
      <w:bookmarkEnd w:id="263"/>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64"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64"/>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65" w:name="_Toc52418930"/>
      <w:r w:rsidRPr="00AF250F">
        <w:t>Implementation</w:t>
      </w:r>
      <w:r w:rsidR="00C42F63" w:rsidRPr="00AF250F">
        <w:t xml:space="preserve"> </w:t>
      </w:r>
      <w:r w:rsidR="00135E17" w:rsidRPr="00AF250F">
        <w:t xml:space="preserve">of </w:t>
      </w:r>
      <w:r w:rsidR="00C42F63" w:rsidRPr="00AF250F">
        <w:t>the Proposed work</w:t>
      </w:r>
      <w:bookmarkEnd w:id="265"/>
    </w:p>
    <w:p w14:paraId="3C09FF70" w14:textId="77777777" w:rsidR="00C51132" w:rsidRPr="00AF250F" w:rsidRDefault="00C51132" w:rsidP="00F245F3">
      <w:pPr>
        <w:pStyle w:val="Heading2"/>
      </w:pPr>
      <w:bookmarkStart w:id="266" w:name="_Toc52418931"/>
      <w:r w:rsidRPr="00AF250F">
        <w:t>Overview</w:t>
      </w:r>
      <w:bookmarkEnd w:id="266"/>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67" w:name="_Toc52418932"/>
      <w:r w:rsidRPr="00AF250F">
        <w:t xml:space="preserve">Working </w:t>
      </w:r>
      <w:r w:rsidR="008C7D83" w:rsidRPr="00AF250F">
        <w:t>E</w:t>
      </w:r>
      <w:r w:rsidRPr="00AF250F">
        <w:t>nvironment.</w:t>
      </w:r>
      <w:bookmarkEnd w:id="267"/>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68" w:name="_Toc52418933"/>
      <w:r w:rsidRPr="00AF250F">
        <w:t>E</w:t>
      </w:r>
      <w:r w:rsidR="00425746" w:rsidRPr="00AF250F">
        <w:t>nvironment</w:t>
      </w:r>
      <w:r w:rsidR="008C5861" w:rsidRPr="00AF250F">
        <w:t>al</w:t>
      </w:r>
      <w:r w:rsidR="00425746" w:rsidRPr="00AF250F">
        <w:t xml:space="preserve"> </w:t>
      </w:r>
      <w:r w:rsidRPr="00AF250F">
        <w:t>Setup</w:t>
      </w:r>
      <w:bookmarkEnd w:id="268"/>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69" w:name="_Toc52418934"/>
      <w:r w:rsidRPr="00AF250F">
        <w:t xml:space="preserve">Implement </w:t>
      </w:r>
      <w:r w:rsidR="00B60544" w:rsidRPr="00AF250F">
        <w:t>Cycle-GAN</w:t>
      </w:r>
      <w:bookmarkEnd w:id="269"/>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0"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0"/>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1" w:name="_Toc52418935"/>
      <w:r w:rsidRPr="00AF250F">
        <w:t xml:space="preserve">Temporal Predictor Network </w:t>
      </w:r>
      <w:r w:rsidR="0032745C" w:rsidRPr="00AF250F">
        <w:t>I</w:t>
      </w:r>
      <w:r w:rsidRPr="00AF250F">
        <w:t>mplementation</w:t>
      </w:r>
      <w:bookmarkEnd w:id="271"/>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2" w:name="_Toc52418936"/>
      <w:r w:rsidRPr="00AF250F">
        <w:t xml:space="preserve">Feature </w:t>
      </w:r>
      <w:r w:rsidR="002B0F05" w:rsidRPr="00AF250F">
        <w:t>Preserving Loss Implementation</w:t>
      </w:r>
      <w:bookmarkEnd w:id="272"/>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3"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3"/>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74" w:name="_Toc52418938"/>
      <w:r w:rsidRPr="00AF250F">
        <w:t>Experiment</w:t>
      </w:r>
      <w:r w:rsidR="0096032B" w:rsidRPr="00AF250F">
        <w:t xml:space="preserve"> Class</w:t>
      </w:r>
      <w:bookmarkEnd w:id="274"/>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75"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5"/>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76" w:name="_Toc52418939"/>
      <w:r w:rsidRPr="00AF250F">
        <w:t>Evaluation</w:t>
      </w:r>
      <w:r w:rsidR="000C2740" w:rsidRPr="00AF250F">
        <w:t>, Results, and Discussion</w:t>
      </w:r>
      <w:bookmarkStart w:id="277" w:name="_Toc44462758"/>
      <w:bookmarkStart w:id="278" w:name="_Toc44644550"/>
      <w:bookmarkStart w:id="279" w:name="_Toc44647403"/>
      <w:bookmarkStart w:id="280" w:name="_Toc46593361"/>
      <w:bookmarkStart w:id="281" w:name="_Toc46593434"/>
      <w:bookmarkStart w:id="282" w:name="_Toc46600154"/>
      <w:bookmarkStart w:id="283" w:name="_Toc46600230"/>
      <w:bookmarkStart w:id="284" w:name="_Toc46601459"/>
      <w:bookmarkStart w:id="285" w:name="_Toc46601596"/>
      <w:bookmarkStart w:id="286" w:name="_Toc46746857"/>
      <w:bookmarkStart w:id="287" w:name="_Toc47207638"/>
      <w:bookmarkStart w:id="288" w:name="_Toc47231550"/>
      <w:bookmarkStart w:id="289" w:name="_Toc48646342"/>
      <w:bookmarkStart w:id="290" w:name="_Toc48646436"/>
      <w:bookmarkStart w:id="291" w:name="_Toc50399199"/>
      <w:bookmarkStart w:id="292" w:name="_Toc50399277"/>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6C366B95" w14:textId="3B9D0157" w:rsidR="005E7E91" w:rsidRPr="00AF250F" w:rsidRDefault="005E7E91" w:rsidP="00F245F3">
      <w:pPr>
        <w:pStyle w:val="Heading2"/>
      </w:pPr>
      <w:bookmarkStart w:id="293" w:name="_Toc52418940"/>
      <w:r w:rsidRPr="00AF250F">
        <w:t>Overview</w:t>
      </w:r>
      <w:bookmarkEnd w:id="293"/>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294" w:name="_Toc52418941"/>
      <w:r>
        <w:t>Video-to-video</w:t>
      </w:r>
      <w:r w:rsidR="00480E04" w:rsidRPr="00AF250F">
        <w:t xml:space="preserve"> Translation</w:t>
      </w:r>
      <w:bookmarkEnd w:id="294"/>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295" w:name="_Toc52418942"/>
      <w:r w:rsidRPr="00AF250F">
        <w:lastRenderedPageBreak/>
        <w:t xml:space="preserve">Flower to </w:t>
      </w:r>
      <w:r w:rsidR="0050786F" w:rsidRPr="00AF250F">
        <w:t>F</w:t>
      </w:r>
      <w:r w:rsidRPr="00AF250F">
        <w:t>lower</w:t>
      </w:r>
      <w:bookmarkEnd w:id="295"/>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296"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297"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297"/>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298"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298"/>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299"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299"/>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0"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0"/>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1" w:name="_Toc52418943"/>
      <w:r w:rsidRPr="00AF250F">
        <w:t>Sunset</w:t>
      </w:r>
      <w:r w:rsidR="00962383">
        <w:t>-</w:t>
      </w:r>
      <w:r w:rsidRPr="00AF250F">
        <w:t>to</w:t>
      </w:r>
      <w:r w:rsidR="00962383">
        <w:t>-</w:t>
      </w:r>
      <w:r w:rsidRPr="00AF250F">
        <w:t>Day</w:t>
      </w:r>
      <w:bookmarkEnd w:id="301"/>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2"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2"/>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03"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3"/>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04" w:name="_Observation:"/>
      <w:bookmarkEnd w:id="304"/>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05"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05"/>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06"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06"/>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07" w:name="_Face_to_Face"/>
      <w:bookmarkStart w:id="308" w:name="_Toc52418944"/>
      <w:bookmarkEnd w:id="307"/>
      <w:r w:rsidRPr="00AF250F">
        <w:lastRenderedPageBreak/>
        <w:t>Face to Face</w:t>
      </w:r>
      <w:bookmarkEnd w:id="308"/>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09"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0"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0"/>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1"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1"/>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2"/>
            <w:r w:rsidRPr="00AF250F">
              <w:t>RC+TD</w:t>
            </w:r>
            <w:commentRangeEnd w:id="312"/>
            <w:r w:rsidRPr="00AF250F">
              <w:rPr>
                <w:rStyle w:val="CommentReference"/>
              </w:rPr>
              <w:commentReference w:id="312"/>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13"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3"/>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14" w:name="_Toc52418945"/>
      <w:proofErr w:type="spellStart"/>
      <w:r>
        <w:t>Adiss</w:t>
      </w:r>
      <w:proofErr w:type="spellEnd"/>
      <w:r>
        <w:t xml:space="preserve"> (</w:t>
      </w:r>
      <w:r>
        <w:rPr>
          <w:rFonts w:ascii="Nyala" w:hAnsi="Nyala"/>
          <w:lang w:val="am-ET"/>
        </w:rPr>
        <w:t>አዲስ)</w:t>
      </w:r>
      <w:bookmarkEnd w:id="314"/>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5" w:name="_Toc52418946"/>
      <w:r w:rsidRPr="00AF250F">
        <w:t>Conclusion and Future work</w:t>
      </w:r>
      <w:bookmarkEnd w:id="315"/>
    </w:p>
    <w:p w14:paraId="037EDA3B" w14:textId="6096B10F" w:rsidR="00851C68" w:rsidRPr="00AF250F" w:rsidRDefault="00851C68" w:rsidP="00F245F3">
      <w:pPr>
        <w:pStyle w:val="Heading2"/>
      </w:pPr>
      <w:bookmarkStart w:id="316" w:name="_Toc52418947"/>
      <w:r w:rsidRPr="00AF250F">
        <w:t>Conclusion</w:t>
      </w:r>
      <w:bookmarkEnd w:id="316"/>
    </w:p>
    <w:p w14:paraId="3E247661" w14:textId="77777777" w:rsidR="00555DA6" w:rsidRPr="00AF250F" w:rsidRDefault="00555DA6" w:rsidP="00555DA6">
      <w:bookmarkStart w:id="317"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5D3F0C01" w:rsidR="00555DA6" w:rsidRDefault="00555DA6" w:rsidP="00555DA6">
      <w:r w:rsidRPr="000C2053">
        <w:rPr>
          <w:highlight w:val="yellow"/>
        </w:rPr>
        <w:t>In</w:t>
      </w:r>
      <w:r>
        <w:rPr>
          <w:highlight w:val="yellow"/>
        </w:rPr>
        <w:t xml:space="preserve"> f</w:t>
      </w:r>
      <w:r w:rsidRPr="000C2053">
        <w:rPr>
          <w:highlight w:val="yellow"/>
        </w:rPr>
        <w:t>act</w:t>
      </w:r>
      <w:r>
        <w:rPr>
          <w:highlight w:val="yellow"/>
        </w:rPr>
        <w:t>,</w:t>
      </w:r>
      <w:r w:rsidRPr="000C2053">
        <w:rPr>
          <w:highlight w:val="yellow"/>
        </w:rPr>
        <w:t xml:space="preserve"> </w:t>
      </w:r>
      <w:r>
        <w:t xml:space="preserve">this work has been impacted by </w:t>
      </w:r>
      <w:r w:rsidR="0074602A">
        <w:t>the</w:t>
      </w:r>
      <w:r>
        <w:t xml:space="preserve"> Efficientnet-B7 model weight</w:t>
      </w:r>
      <w:r w:rsidR="0074602A">
        <w:t xml:space="preserve"> which makes it dependent</w:t>
      </w:r>
      <w:r>
        <w:t xml:space="preserve">, furthermore, it 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proofErr w:type="gramStart"/>
      <w:r>
        <w:t>Applying</w:t>
      </w:r>
      <w:proofErr w:type="gramEnd"/>
      <w:r>
        <w:t xml:space="preserve"> </w:t>
      </w:r>
      <w:r>
        <w:lastRenderedPageBreak/>
        <w:t>a gradient penalty to the discriminator network improves the vanishing gradient problem, and a better result is generated.</w:t>
      </w:r>
    </w:p>
    <w:p w14:paraId="57E2D734" w14:textId="77777777" w:rsidR="00555DA6" w:rsidRDefault="00555DA6" w:rsidP="00555DA6">
      <w:r w:rsidRPr="00AF250F">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3EEE5170"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xml:space="preserve">.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17"/>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w:t>
      </w:r>
      <w:r w:rsidR="002F1609">
        <w:lastRenderedPageBreak/>
        <w:t>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18" w:name="_Toc52418949"/>
      <w:r w:rsidRPr="00AF250F">
        <w:lastRenderedPageBreak/>
        <w:t>References</w:t>
      </w:r>
      <w:bookmarkEnd w:id="251"/>
      <w:bookmarkEnd w:id="318"/>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9" w:name="_Toc52418950"/>
      <w:r w:rsidRPr="00AF250F">
        <w:lastRenderedPageBreak/>
        <w:t>Appendix</w:t>
      </w:r>
      <w:bookmarkEnd w:id="319"/>
    </w:p>
    <w:p w14:paraId="23A43E0B" w14:textId="4AA4D759" w:rsidR="00B82318" w:rsidRPr="00AF250F" w:rsidRDefault="00F61D5B" w:rsidP="00F245F3">
      <w:pPr>
        <w:pStyle w:val="Heading2"/>
        <w:numPr>
          <w:ilvl w:val="0"/>
          <w:numId w:val="0"/>
        </w:numPr>
        <w:ind w:left="720"/>
      </w:pPr>
      <w:bookmarkStart w:id="320" w:name="_Appendix_A:_Loss"/>
      <w:bookmarkStart w:id="321" w:name="_Toc52418951"/>
      <w:bookmarkEnd w:id="320"/>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1"/>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2" w:name="_Hlk51921711"/>
    <w:p w14:paraId="4C5863EA" w14:textId="77777777" w:rsidR="00AE2844" w:rsidRPr="00D21DA4" w:rsidRDefault="006C0E53"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2"/>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3"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24" w:name="_Appendix_D:_Cycle"/>
      <w:bookmarkStart w:id="325" w:name="_Toc52418953"/>
      <w:bookmarkEnd w:id="324"/>
      <w:r w:rsidRPr="00AF250F">
        <w:lastRenderedPageBreak/>
        <w:t xml:space="preserve">Appendix </w:t>
      </w:r>
      <w:r w:rsidR="00A77A42">
        <w:t>C</w:t>
      </w:r>
      <w:r w:rsidRPr="00AF250F">
        <w:t xml:space="preserve">: </w:t>
      </w:r>
      <w:r w:rsidR="001A1CDD" w:rsidRPr="00AF250F">
        <w:t>Training</w:t>
      </w:r>
      <w:r w:rsidRPr="00AF250F">
        <w:t xml:space="preserve"> pseudocode:</w:t>
      </w:r>
      <w:bookmarkEnd w:id="32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26" w:name="_Appendix_F:_Inception"/>
      <w:bookmarkStart w:id="327" w:name="_Toc52418954"/>
      <w:bookmarkEnd w:id="326"/>
      <w:r w:rsidRPr="00AF250F">
        <w:lastRenderedPageBreak/>
        <w:t xml:space="preserve">Appendix </w:t>
      </w:r>
      <w:r>
        <w:t>F</w:t>
      </w:r>
      <w:r w:rsidRPr="00AF250F">
        <w:t xml:space="preserve">: </w:t>
      </w:r>
      <w:r w:rsidR="00AC0EB9">
        <w:t>User Study Evaluation Form Questions Sample</w:t>
      </w:r>
      <w:bookmarkEnd w:id="327"/>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5FDB319E" w:rsidR="007F0C70" w:rsidRDefault="007F0C70" w:rsidP="007F0C70">
      <w:pPr>
        <w:pStyle w:val="Heading2"/>
        <w:numPr>
          <w:ilvl w:val="0"/>
          <w:numId w:val="0"/>
        </w:numPr>
        <w:ind w:left="720"/>
      </w:pPr>
      <w:bookmarkStart w:id="328" w:name="_Appendix_E:_preliminary"/>
      <w:bookmarkStart w:id="329" w:name="_Toc52418955"/>
      <w:bookmarkEnd w:id="328"/>
      <w:r w:rsidRPr="00AF250F">
        <w:lastRenderedPageBreak/>
        <w:t xml:space="preserve">Appendix </w:t>
      </w:r>
      <w:r>
        <w:t>E</w:t>
      </w:r>
      <w:r w:rsidRPr="00AF250F">
        <w:t xml:space="preserve">: </w:t>
      </w:r>
      <w:r w:rsidR="00742CBE">
        <w:t xml:space="preserve">a </w:t>
      </w:r>
      <w:r w:rsidR="0086745A">
        <w:t xml:space="preserve">preliminary </w:t>
      </w:r>
      <w:r>
        <w:t>study</w:t>
      </w:r>
      <w:bookmarkEnd w:id="329"/>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2"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E2DFF3" w14:textId="77777777" w:rsidR="006C0E53" w:rsidRDefault="006C0E53" w:rsidP="006C5C4D">
      <w:pPr>
        <w:spacing w:after="0" w:line="240" w:lineRule="auto"/>
      </w:pPr>
      <w:r>
        <w:separator/>
      </w:r>
    </w:p>
  </w:endnote>
  <w:endnote w:type="continuationSeparator" w:id="0">
    <w:p w14:paraId="0A17C173" w14:textId="77777777" w:rsidR="006C0E53" w:rsidRDefault="006C0E5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430F1E" w14:textId="77777777" w:rsidR="006C0E53" w:rsidRDefault="006C0E53" w:rsidP="006C5C4D">
      <w:pPr>
        <w:spacing w:after="0" w:line="240" w:lineRule="auto"/>
      </w:pPr>
      <w:r>
        <w:separator/>
      </w:r>
    </w:p>
  </w:footnote>
  <w:footnote w:type="continuationSeparator" w:id="0">
    <w:p w14:paraId="501D0DDD" w14:textId="77777777" w:rsidR="006C0E53" w:rsidRDefault="006C0E53"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6gFANCUudU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3A3B"/>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2B08"/>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5C60"/>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7D6"/>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4B2D"/>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198E"/>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0E53"/>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2CBE"/>
    <w:rsid w:val="00744749"/>
    <w:rsid w:val="00744E24"/>
    <w:rsid w:val="0074572D"/>
    <w:rsid w:val="0074602A"/>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54A1C"/>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2F8"/>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3BDD"/>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1D25"/>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2</TotalTime>
  <Pages>102</Pages>
  <Words>57637</Words>
  <Characters>328537</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35</cp:revision>
  <cp:lastPrinted>2020-10-01T05:10:00Z</cp:lastPrinted>
  <dcterms:created xsi:type="dcterms:W3CDTF">2020-09-26T18:46:00Z</dcterms:created>
  <dcterms:modified xsi:type="dcterms:W3CDTF">2020-10-01T11: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